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Pr>
          <w:rFonts w:ascii="Times New Roman" w:hAnsi="Times New Roman" w:cs="Times New Roman"/>
          <w:b/>
          <w:noProof/>
          <w:sz w:val="24"/>
          <w:szCs w:val="24"/>
        </w:rPr>
        <w:t xml:space="preserve">E – LEARNING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Pr>
          <w:rFonts w:ascii="Times New Roman" w:hAnsi="Times New Roman" w:cs="Times New Roman"/>
          <w:noProof/>
          <w:sz w:val="24"/>
          <w:szCs w:val="24"/>
          <w:lang w:val="en-US"/>
        </w:rPr>
        <w:t>e – learning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Pr>
          <w:rFonts w:ascii="Times New Roman" w:hAnsi="Times New Roman" w:cs="Times New Roman"/>
          <w:i/>
          <w:iCs/>
          <w:noProof/>
          <w:sz w:val="24"/>
          <w:szCs w:val="24"/>
          <w:lang w:val="en-US"/>
        </w:rPr>
        <w:t xml:space="preserve">sistem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7D01BF28"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onsep Pemrograman adalah hal yang selalu di ajarkan ketika mempelajari hal – hal yang berkaitan dengan dunia teknologi informasi dan sistem informasi, baik melalui pendidikan secara formal maupun nonformal, hal ini tentu saja hal yang lumrah mengingat konsep pemrograman adalah dasar untuk mempelajari bahasa apapun.</w:t>
      </w:r>
    </w:p>
    <w:p w14:paraId="470F6B40"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Dalam mempelajari suatu bahasa pemrograman, selain mempelajari konsepnya juga perlu mempelajari dasar – dasar fundamental dari bahasa pemrograman tersebut, biasanya bagian ini hanyalah perpanjangan dari konsep pemrograman yaitu membahas bagaimana konsep tersebut di terapkan dalam bahasa pemrograman yang sedang di pelajari.</w:t>
      </w:r>
    </w:p>
    <w:p w14:paraId="35924AB2"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Seiring dengan perkembangan teknologi, banyak bahasa pemrograman bermunculan sesuai dengan makin dibutuhkannya suatu bidang IT, namun hal ini malah menyebabkan “Demand” akan programmer yang terlalu tinggi di banding jumlah programmer yang tersedia.</w:t>
      </w:r>
    </w:p>
    <w:p w14:paraId="48485D57"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 TIK ) yang di sampaikan oleh bapak Rudiantara pada tahun 2017 selaku menteri komunikasi dan informatika pada saat itu, Pada tahun 2020 di ajang BAPAREKRAF Developer Day 2020 hal ini kembali di sampaikan kembali bahwa Indonesia masih kekurangan Praktisi I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5E1E96F9"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Penyebab dari lulusan yang bekerja tidak sesuai dengan bidang yang di pelajari di masa kuliah terutama yang mengambil jurusan yang berkaitan dengan informasi dan teknologi bisa dari berbagai macam faktor,contohnya tidak percaya diri dengan skill yang telah di pelajari semasa perkuliahan.</w:t>
      </w:r>
    </w:p>
    <w:p w14:paraId="5A193573" w14:textId="3354899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E – Learning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14245FE9"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Namun keberagaman metode tersebut tidak menjamin kesuksesan pengguna E – Learning tersebut dikarenakan pada akhirnya ketika sebuah sistem E – Learning telah di desain sedemikian rupa itu tidak ada artinya ketika si pengguna malah tidak mempraktekan ilmu yang telah di pelajarinya.</w:t>
      </w:r>
    </w:p>
    <w:p w14:paraId="52802D08" w14:textId="58FBBC55"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Hal ini berlaku Bagi semua jenis E – Learning yang memanfaatkan media Bacaan atau Modul, Presentasi maupun dalam bentuk Video, ketika materi disajikan dalam bentuk tersebut tidak jarang yang terjadi adalah pengguna malah masuk ke mode </w:t>
      </w:r>
      <w:r w:rsidRPr="002F1121">
        <w:rPr>
          <w:rFonts w:ascii="Times New Roman" w:hAnsi="Times New Roman" w:cs="Times New Roman"/>
          <w:bCs/>
          <w:i/>
          <w:iCs/>
          <w:noProof/>
          <w:color w:val="000000" w:themeColor="text1"/>
          <w:sz w:val="24"/>
          <w:szCs w:val="24"/>
        </w:rPr>
        <w:t>Passive Learning</w:t>
      </w:r>
      <w:r w:rsidRPr="002F1121">
        <w:rPr>
          <w:rFonts w:ascii="Times New Roman" w:hAnsi="Times New Roman" w:cs="Times New Roman"/>
          <w:bCs/>
          <w:noProof/>
          <w:color w:val="000000" w:themeColor="text1"/>
          <w:sz w:val="24"/>
          <w:szCs w:val="24"/>
        </w:rPr>
        <w:t>.</w:t>
      </w:r>
    </w:p>
    <w:p w14:paraId="4C74DF45" w14:textId="298EDC18"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 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777777"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E - Sports, karena game pada dasarnya juga memerlukan kemampuan untuk tampil baik dalam permainan yang di mainkan, contohnya adalah seorang pemain game bergenre FPS ( </w:t>
      </w:r>
      <w:r>
        <w:rPr>
          <w:rFonts w:ascii="Times New Roman" w:hAnsi="Times New Roman" w:cs="Times New Roman"/>
          <w:bCs/>
          <w:i/>
          <w:iCs/>
          <w:noProof/>
          <w:color w:val="000000" w:themeColor="text1"/>
          <w:sz w:val="24"/>
          <w:szCs w:val="24"/>
          <w:lang w:val="en-US"/>
        </w:rPr>
        <w:t xml:space="preserve">First Person Shooter )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lastRenderedPageBreak/>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39858E0"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Kalau tidak di praktekkan, </w:t>
      </w:r>
      <w:r w:rsidR="004D64E9">
        <w:rPr>
          <w:rFonts w:ascii="Times New Roman" w:hAnsi="Times New Roman" w:cs="Times New Roman"/>
          <w:bCs/>
          <w:noProof/>
          <w:color w:val="000000" w:themeColor="text1"/>
          <w:sz w:val="24"/>
          <w:szCs w:val="24"/>
          <w:lang w:val="en-US"/>
        </w:rPr>
        <w:t>batas pemahaman dari ilmu yang di pelajari sulit di 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 terapkan juga menjadi tidak di 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ek ketika mempelajari suatu bahasa pemrograman, sehingga pemahaman yang di dapatkan dari materi dapat terserap dengan efisien.</w:t>
      </w:r>
    </w:p>
    <w:p w14:paraId="418895AD"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E – 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Pr="002F1121">
        <w:rPr>
          <w:rFonts w:ascii="Times New Roman" w:hAnsi="Times New Roman" w:cs="Times New Roman"/>
          <w:bCs/>
          <w:i/>
          <w:noProof/>
          <w:color w:val="000000" w:themeColor="text1"/>
          <w:sz w:val="24"/>
          <w:szCs w:val="24"/>
        </w:rPr>
        <w:t>Sistem E – Learning berbasis Website.</w:t>
      </w:r>
    </w:p>
    <w:p w14:paraId="2FE2F0D4"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E – Learning dan menyajikan suatu cara menyampaikan materi yang mudah di pahami bagi pengguna sistem. </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State Based Code Editor</w:t>
      </w:r>
      <w:r w:rsidRPr="00B57DF3">
        <w:rPr>
          <w:rFonts w:ascii="Times New Roman" w:hAnsi="Times New Roman" w:cs="Times New Roman"/>
          <w:noProof/>
          <w:sz w:val="24"/>
          <w:szCs w:val="24"/>
        </w:rPr>
        <w:t>.</w:t>
      </w:r>
    </w:p>
    <w:p w14:paraId="4ED14F94"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lastRenderedPageBreak/>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yang dapat terintegrasi dengan Sistem E - Learning.</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E – Learning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UI/UX Sistem E – Learning di aplikasikan menggunakan HTML,CSS dan JS beserta Library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Backend Sistem dibuat menggunakan Node.js serta library Express JS</w:t>
      </w:r>
    </w:p>
    <w:p w14:paraId="2DD39F99"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Sistem ini diuji cobakan pada user yang mendaftar pada sistem E - Learning.</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Tujuan Penelitian</w:t>
      </w:r>
    </w:p>
    <w:p w14:paraId="38FD3797" w14:textId="77777777" w:rsidR="00B05FE3" w:rsidRPr="00B05FE3" w:rsidRDefault="00B05FE3" w:rsidP="00B47C65">
      <w:pPr>
        <w:pStyle w:val="ListParagraph"/>
        <w:spacing w:line="360" w:lineRule="auto"/>
        <w:ind w:left="540" w:firstLine="360"/>
        <w:jc w:val="both"/>
        <w:rPr>
          <w:rFonts w:ascii="Times New Roman" w:hAnsi="Times New Roman" w:cs="Times New Roman"/>
          <w:b/>
          <w:sz w:val="24"/>
          <w:szCs w:val="24"/>
        </w:rPr>
      </w:pPr>
      <w:r w:rsidRPr="00B05FE3">
        <w:rPr>
          <w:rFonts w:ascii="Times New Roman" w:hAnsi="Times New Roman" w:cs="Times New Roman"/>
          <w:noProof/>
          <w:color w:val="000000" w:themeColor="text1"/>
          <w:sz w:val="24"/>
          <w:szCs w:val="24"/>
        </w:rPr>
        <w:t xml:space="preserve">Tujuan penelitian yang ingin dicapai dalam penelitian ini adalah merancang dan membangun sistem e - learning yang terintegrasi dengan </w:t>
      </w:r>
      <w:r w:rsidRPr="00B05FE3">
        <w:rPr>
          <w:rFonts w:ascii="Times New Roman" w:hAnsi="Times New Roman" w:cs="Times New Roman"/>
          <w:i/>
          <w:iCs/>
          <w:noProof/>
          <w:color w:val="000000" w:themeColor="text1"/>
          <w:sz w:val="24"/>
          <w:szCs w:val="24"/>
        </w:rPr>
        <w:t>state based code editor</w:t>
      </w:r>
      <w:r w:rsidRPr="00B05FE3">
        <w:rPr>
          <w:rFonts w:ascii="Times New Roman" w:hAnsi="Times New Roman" w:cs="Times New Roman"/>
          <w:noProof/>
          <w:sz w:val="24"/>
          <w:szCs w:val="24"/>
        </w:rPr>
        <w: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77777777"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penerapan </w:t>
      </w:r>
      <w:r w:rsidRPr="00B05FE3">
        <w:rPr>
          <w:rFonts w:ascii="Times New Roman" w:hAnsi="Times New Roman" w:cs="Times New Roman"/>
          <w:bCs/>
          <w:i/>
          <w:iCs/>
          <w:noProof/>
          <w:sz w:val="24"/>
          <w:szCs w:val="24"/>
        </w:rPr>
        <w:t xml:space="preserve">state based code editor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ekkan materi yang sedang di 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ghindari dari konfigurasi Code editor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Source Code pada Code Editor menjadi dinamis mengikuti sesuai dengan State yang telah di definisikan.</w:t>
      </w:r>
    </w:p>
    <w:p w14:paraId="2FBB396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ekkan materi yang telah di 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0795786F"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sidRPr="00D55633">
        <w:rPr>
          <w:rFonts w:eastAsia="Times New Roman" w:cs="Times New Roman"/>
          <w:i/>
          <w:iCs/>
          <w:noProof/>
          <w:lang w:eastAsia="id-ID"/>
        </w:rPr>
        <w:t>E - Learning</w:t>
      </w:r>
    </w:p>
    <w:p w14:paraId="7CABF0A5" w14:textId="77777777" w:rsidR="0033456A" w:rsidRPr="0033456A" w:rsidRDefault="0033456A" w:rsidP="00B47C65">
      <w:pPr>
        <w:pStyle w:val="BodyText"/>
        <w:spacing w:after="0" w:line="360" w:lineRule="auto"/>
        <w:ind w:left="540" w:firstLine="396"/>
        <w:jc w:val="both"/>
        <w:rPr>
          <w:rFonts w:ascii="Times New Roman" w:hAnsi="Times New Roman" w:cs="Times New Roman"/>
          <w:noProof/>
          <w:sz w:val="24"/>
          <w:szCs w:val="24"/>
        </w:rPr>
      </w:pPr>
      <w:r w:rsidRPr="0033456A">
        <w:rPr>
          <w:rFonts w:ascii="Times New Roman" w:hAnsi="Times New Roman" w:cs="Times New Roman"/>
          <w:i/>
          <w:iCs/>
          <w:noProof/>
          <w:sz w:val="24"/>
          <w:szCs w:val="24"/>
          <w:lang w:val="en-US"/>
        </w:rPr>
        <w:t>E – Learning</w:t>
      </w:r>
      <w:r w:rsidRPr="0033456A">
        <w:rPr>
          <w:rFonts w:ascii="Times New Roman" w:hAnsi="Times New Roman" w:cs="Times New Roman"/>
          <w:noProof/>
          <w:sz w:val="24"/>
          <w:szCs w:val="24"/>
          <w:lang w:val="en-US"/>
        </w:rPr>
        <w:t xml:space="preserve"> adalah konsep pembelajaran yang memanfaatkan teknologi digital </w:t>
      </w:r>
      <w:r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lastRenderedPageBreak/>
        <w:t>Passive Learning</w:t>
      </w:r>
    </w:p>
    <w:p w14:paraId="6B15DA16" w14:textId="77777777"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e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2C4BB6C9" w14:textId="427E1E1F" w:rsidR="00160E02" w:rsidRDefault="00160E02" w:rsidP="004C7BC9">
      <w:pPr>
        <w:jc w:val="both"/>
        <w:rPr>
          <w:rFonts w:ascii="Times New Roman" w:hAnsi="Times New Roman" w:cs="Times New Roman"/>
          <w:noProof/>
          <w:sz w:val="24"/>
          <w:szCs w:val="24"/>
        </w:rPr>
      </w:pPr>
      <w:r w:rsidRPr="00160E02">
        <w:rPr>
          <w:i/>
          <w:noProof/>
        </w:rPr>
        <w:t xml:space="preserve">  </w:t>
      </w:r>
      <w:r w:rsidR="004C7BC9">
        <w:rPr>
          <w:i/>
          <w:noProof/>
        </w:rPr>
        <w:tab/>
        <w:t xml:space="preserve">        </w:t>
      </w:r>
      <w:r w:rsidRPr="004C7BC9">
        <w:rPr>
          <w:rFonts w:ascii="Times New Roman" w:hAnsi="Times New Roman" w:cs="Times New Roman"/>
          <w:i/>
          <w:noProof/>
          <w:sz w:val="24"/>
          <w:szCs w:val="24"/>
        </w:rPr>
        <w:t xml:space="preserve">Learning Design </w:t>
      </w:r>
      <w:r w:rsidRPr="004C7BC9">
        <w:rPr>
          <w:rFonts w:ascii="Times New Roman" w:hAnsi="Times New Roman" w:cs="Times New Roman"/>
          <w:noProof/>
          <w:sz w:val="24"/>
          <w:szCs w:val="24"/>
        </w:rPr>
        <w:t xml:space="preserve">adalah kerangka kerja yang mendukung pengalaman </w:t>
      </w:r>
      <w:r w:rsidR="004C7BC9">
        <w:rPr>
          <w:rFonts w:ascii="Times New Roman" w:hAnsi="Times New Roman" w:cs="Times New Roman"/>
          <w:noProof/>
          <w:sz w:val="24"/>
          <w:szCs w:val="24"/>
        </w:rPr>
        <w:t xml:space="preserve">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 xml:space="preserve">belajar, merujuk kepada pilihan yang disengaja tentang apa,kapan,di mana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 xml:space="preserve">dan bagaimana suatu cara mengajar di terapkan, keputusan yang di perlukan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 xml:space="preserve">tentang suatu konten ajar, struktur, waktu, strategi pedagogis, urutan kegiatan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 xml:space="preserve">pembelajaran serta sifat teknologi yang digunakan untuk mendukung suatu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pembelajaran.</w:t>
      </w:r>
    </w:p>
    <w:p w14:paraId="7B565E21" w14:textId="3B661425" w:rsidR="008D153F" w:rsidRDefault="008D153F" w:rsidP="004C7BC9">
      <w:pPr>
        <w:jc w:val="both"/>
        <w:rPr>
          <w:rFonts w:ascii="Times New Roman" w:hAnsi="Times New Roman" w:cs="Times New Roman"/>
          <w:noProof/>
          <w:sz w:val="24"/>
          <w:szCs w:val="24"/>
        </w:rPr>
      </w:pPr>
    </w:p>
    <w:p w14:paraId="561FA888" w14:textId="77777777" w:rsidR="008D153F" w:rsidRPr="004C7BC9" w:rsidRDefault="008D153F" w:rsidP="004C7BC9">
      <w:pPr>
        <w:jc w:val="both"/>
        <w:rPr>
          <w:rFonts w:ascii="Times New Roman" w:hAnsi="Times New Roman" w:cs="Times New Roman"/>
          <w:noProof/>
          <w:sz w:val="24"/>
          <w:szCs w:val="24"/>
        </w:rPr>
      </w:pPr>
    </w:p>
    <w:p w14:paraId="04250F0A" w14:textId="1900ECB4" w:rsidR="00CE757B" w:rsidRDefault="001A79C2" w:rsidP="00B47C65">
      <w:pPr>
        <w:pStyle w:val="Heading3"/>
        <w:numPr>
          <w:ilvl w:val="1"/>
          <w:numId w:val="11"/>
        </w:numPr>
        <w:spacing w:before="0" w:line="360" w:lineRule="auto"/>
        <w:ind w:left="426" w:hanging="426"/>
        <w:rPr>
          <w:rFonts w:cs="Times New Roman"/>
          <w:noProof/>
          <w:color w:val="000000" w:themeColor="text1"/>
        </w:rPr>
      </w:pPr>
      <w:r>
        <w:rPr>
          <w:rFonts w:cs="Times New Roman"/>
          <w:noProof/>
          <w:color w:val="000000" w:themeColor="text1"/>
        </w:rPr>
        <w:lastRenderedPageBreak/>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lastRenderedPageBreak/>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48564C27" w14:textId="3CBFA484" w:rsidR="00EC7747" w:rsidRPr="00EC7747" w:rsidRDefault="00EC7747" w:rsidP="00EC7747">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r w:rsidRPr="00EC7747">
        <w:rPr>
          <w:rFonts w:ascii="Times New Roman" w:hAnsi="Times New Roman" w:cs="Times New Roman"/>
          <w:sz w:val="24"/>
          <w:szCs w:val="24"/>
          <w:lang w:val="en-US"/>
        </w:rPr>
        <w:t xml:space="preserve">Pengujian sistem dilakukan untuk melihat apakah program sudah berjalan dengan sebagaimana mestinya atau belum, Pengujian sistem dilakukan dengan menggunakan dua metode yaitu metod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lastRenderedPageBreak/>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58096056" w14:textId="77777777" w:rsidR="00EC7747" w:rsidRPr="00EC7747" w:rsidRDefault="00EC7747" w:rsidP="00EC7747">
      <w:pPr>
        <w:spacing w:line="360" w:lineRule="auto"/>
        <w:ind w:left="576" w:firstLine="324"/>
        <w:jc w:val="both"/>
        <w:rPr>
          <w:rFonts w:ascii="Times New Roman" w:hAnsi="Times New Roman" w:cs="Times New Roman"/>
          <w:sz w:val="24"/>
          <w:szCs w:val="24"/>
          <w:lang w:val="id-ID"/>
        </w:rPr>
      </w:pPr>
    </w:p>
    <w:p w14:paraId="487AAA77" w14:textId="77777777" w:rsidR="00EC7747" w:rsidRPr="008D153F" w:rsidRDefault="00EC7747" w:rsidP="00EC7747">
      <w:pPr>
        <w:pStyle w:val="BodyText2"/>
        <w:tabs>
          <w:tab w:val="clear" w:pos="720"/>
        </w:tabs>
        <w:spacing w:after="0" w:line="360" w:lineRule="auto"/>
        <w:ind w:left="720" w:right="17"/>
        <w:jc w:val="both"/>
        <w:rPr>
          <w:b/>
          <w:noProof/>
          <w:color w:val="auto"/>
          <w:lang w:val="id-ID"/>
        </w:rPr>
      </w:pPr>
    </w:p>
    <w:p w14:paraId="13EAFEDE" w14:textId="6F09B387" w:rsidR="00E63F62" w:rsidRDefault="008D153F" w:rsidP="00EC7747">
      <w:pPr>
        <w:spacing w:line="360" w:lineRule="auto"/>
        <w:ind w:left="720"/>
        <w:jc w:val="both"/>
        <w:rPr>
          <w:rFonts w:ascii="Times New Roman" w:hAnsi="Times New Roman" w:cs="Times New Roman"/>
          <w:noProof/>
          <w:sz w:val="26"/>
          <w:szCs w:val="26"/>
        </w:rPr>
      </w:pPr>
      <w:r w:rsidRPr="008D153F">
        <w:rPr>
          <w:rFonts w:ascii="Times New Roman" w:hAnsi="Times New Roman" w:cs="Times New Roman"/>
          <w:noProof/>
          <w:sz w:val="24"/>
          <w:szCs w:val="24"/>
          <w:lang w:val="id-ID"/>
        </w:rPr>
        <w:t xml:space="preserve">      </w:t>
      </w:r>
    </w:p>
    <w:p w14:paraId="291A8F45" w14:textId="77777777" w:rsidR="00EC7747" w:rsidRPr="00EC7747" w:rsidRDefault="00EC7747" w:rsidP="00EC7747">
      <w:pPr>
        <w:spacing w:line="360" w:lineRule="auto"/>
        <w:jc w:val="both"/>
        <w:rPr>
          <w:rFonts w:ascii="Times New Roman" w:hAnsi="Times New Roman" w:cs="Times New Roman"/>
          <w:noProof/>
          <w:sz w:val="26"/>
          <w:szCs w:val="26"/>
        </w:rPr>
      </w:pPr>
    </w:p>
    <w:p w14:paraId="2E64D598" w14:textId="77777777" w:rsidR="00E63F62" w:rsidRDefault="00E63F62" w:rsidP="00B47C65">
      <w:pPr>
        <w:spacing w:line="360" w:lineRule="auto"/>
        <w:rPr>
          <w:rFonts w:ascii="Times New Roman" w:hAnsi="Times New Roman" w:cs="Times New Roman"/>
          <w:noProof/>
          <w:sz w:val="24"/>
          <w:szCs w:val="24"/>
        </w:rPr>
      </w:pPr>
    </w:p>
    <w:p w14:paraId="401C000C" w14:textId="59445BB0" w:rsidR="00E63F62" w:rsidRPr="0037140A" w:rsidRDefault="00E63F62" w:rsidP="00B47C65">
      <w:pPr>
        <w:spacing w:line="360" w:lineRule="auto"/>
        <w:ind w:left="720"/>
        <w:rPr>
          <w:rFonts w:ascii="Times New Roman" w:hAnsi="Times New Roman" w:cs="Times New Roman"/>
          <w:noProof/>
          <w:sz w:val="24"/>
          <w:szCs w:val="24"/>
          <w:lang w:val="id-ID"/>
        </w:rPr>
        <w:sectPr w:rsidR="00E63F62" w:rsidRPr="0037140A"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320" w:type="dxa"/>
        <w:tblInd w:w="355" w:type="dxa"/>
        <w:tblLayout w:type="fixed"/>
        <w:tblLook w:val="04A0" w:firstRow="1" w:lastRow="0" w:firstColumn="1" w:lastColumn="0" w:noHBand="0" w:noVBand="1"/>
      </w:tblPr>
      <w:tblGrid>
        <w:gridCol w:w="454"/>
        <w:gridCol w:w="1598"/>
        <w:gridCol w:w="1728"/>
        <w:gridCol w:w="720"/>
        <w:gridCol w:w="1548"/>
        <w:gridCol w:w="4137"/>
        <w:gridCol w:w="3135"/>
      </w:tblGrid>
      <w:tr w:rsidR="00CE757B" w:rsidRPr="0038508F" w14:paraId="64097DBA" w14:textId="77777777" w:rsidTr="00AD4350">
        <w:tc>
          <w:tcPr>
            <w:tcW w:w="454"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1598"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728"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AD4350">
        <w:trPr>
          <w:trHeight w:val="636"/>
        </w:trPr>
        <w:tc>
          <w:tcPr>
            <w:tcW w:w="454" w:type="dxa"/>
          </w:tcPr>
          <w:p w14:paraId="5B292A6D"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1</w:t>
            </w:r>
          </w:p>
        </w:tc>
        <w:tc>
          <w:tcPr>
            <w:tcW w:w="1598"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728"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AD4350">
        <w:tc>
          <w:tcPr>
            <w:tcW w:w="454" w:type="dxa"/>
          </w:tcPr>
          <w:p w14:paraId="4FD75003"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2</w:t>
            </w:r>
          </w:p>
        </w:tc>
        <w:tc>
          <w:tcPr>
            <w:tcW w:w="1598" w:type="dxa"/>
          </w:tcPr>
          <w:p w14:paraId="41B36147" w14:textId="339B2479" w:rsidR="00CE757B" w:rsidRPr="00D41091" w:rsidRDefault="00D41091" w:rsidP="00B47C65">
            <w:pPr>
              <w:pStyle w:val="Default"/>
              <w:spacing w:line="360" w:lineRule="auto"/>
              <w:ind w:right="-47"/>
              <w:jc w:val="both"/>
              <w:rPr>
                <w:noProof/>
                <w:color w:val="auto"/>
              </w:rPr>
            </w:pPr>
            <w:r>
              <w:rPr>
                <w:noProof/>
                <w:color w:val="auto"/>
              </w:rPr>
              <w:t>Nuryazid</w:t>
            </w:r>
          </w:p>
        </w:tc>
        <w:tc>
          <w:tcPr>
            <w:tcW w:w="1728" w:type="dxa"/>
          </w:tcPr>
          <w:p w14:paraId="19A7B35E" w14:textId="17D0AA96" w:rsidR="00CE757B" w:rsidRPr="006667C5" w:rsidRDefault="006667C5" w:rsidP="006667C5">
            <w:pPr>
              <w:pStyle w:val="Default"/>
              <w:spacing w:line="360" w:lineRule="auto"/>
              <w:ind w:right="-47"/>
              <w:jc w:val="both"/>
              <w:rPr>
                <w:noProof/>
                <w:color w:val="auto"/>
              </w:rPr>
            </w:pPr>
            <w:r>
              <w:rPr>
                <w:noProof/>
                <w:color w:val="auto"/>
              </w:rPr>
              <w:t xml:space="preserve">Perancangan sistem e – learning berbasis web </w:t>
            </w:r>
            <w:r>
              <w:rPr>
                <w:noProof/>
                <w:color w:val="auto"/>
              </w:rPr>
              <w:lastRenderedPageBreak/>
              <w:t>untuk peningkatan kualitas pembelajaran pada SMK Mathla’Ul Anwar</w:t>
            </w:r>
          </w:p>
        </w:tc>
        <w:tc>
          <w:tcPr>
            <w:tcW w:w="720" w:type="dxa"/>
          </w:tcPr>
          <w:p w14:paraId="5198D711" w14:textId="625687E4" w:rsidR="00CE757B" w:rsidRPr="00D41091" w:rsidRDefault="00CE757B" w:rsidP="00B47C65">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47C65">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B47C65">
            <w:pPr>
              <w:pStyle w:val="Default"/>
              <w:spacing w:line="360" w:lineRule="auto"/>
              <w:ind w:right="-47"/>
              <w:rPr>
                <w:noProof/>
                <w:color w:val="auto"/>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47C65">
            <w:pPr>
              <w:pStyle w:val="Default"/>
              <w:spacing w:line="360" w:lineRule="auto"/>
              <w:ind w:right="-47"/>
              <w:jc w:val="both"/>
              <w:rPr>
                <w:noProof/>
                <w:color w:val="auto"/>
              </w:rPr>
            </w:pPr>
            <w:r>
              <w:rPr>
                <w:noProof/>
                <w:color w:val="auto"/>
              </w:rPr>
              <w:t>Siswa/i SMK Matlhla’ul Anwar</w:t>
            </w:r>
          </w:p>
        </w:tc>
        <w:tc>
          <w:tcPr>
            <w:tcW w:w="4137" w:type="dxa"/>
          </w:tcPr>
          <w:p w14:paraId="0CA6455C" w14:textId="784013D1" w:rsidR="00CE757B" w:rsidRPr="006A78AB" w:rsidRDefault="006A27AB" w:rsidP="00B47C65">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 Strength, Weakness, Opportunities, dan Threats )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B47C65">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6738602" w14:textId="1355EFE0" w:rsidR="00662E67" w:rsidRDefault="00CE757B" w:rsidP="00B47C65">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47C65">
            <w:pPr>
              <w:pStyle w:val="Default"/>
              <w:spacing w:line="360" w:lineRule="auto"/>
              <w:ind w:right="-47"/>
              <w:jc w:val="both"/>
              <w:rPr>
                <w:noProof/>
                <w:color w:val="auto"/>
              </w:rPr>
            </w:pPr>
          </w:p>
          <w:p w14:paraId="5766A3D7" w14:textId="459229AF" w:rsidR="00CE757B" w:rsidRPr="00662E67" w:rsidRDefault="007C3F13" w:rsidP="00B47C65">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AD4350">
        <w:tc>
          <w:tcPr>
            <w:tcW w:w="454" w:type="dxa"/>
          </w:tcPr>
          <w:p w14:paraId="2F0E918F"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3</w:t>
            </w:r>
          </w:p>
        </w:tc>
        <w:tc>
          <w:tcPr>
            <w:tcW w:w="1598" w:type="dxa"/>
          </w:tcPr>
          <w:p w14:paraId="5CF2F4B6" w14:textId="438D7B24" w:rsidR="00CE757B" w:rsidRPr="007C3F13" w:rsidRDefault="007C3F13" w:rsidP="00B47C65">
            <w:pPr>
              <w:pStyle w:val="Default"/>
              <w:spacing w:line="360" w:lineRule="auto"/>
              <w:ind w:right="-47"/>
              <w:jc w:val="both"/>
              <w:rPr>
                <w:noProof/>
                <w:color w:val="auto"/>
              </w:rPr>
            </w:pPr>
            <w:r>
              <w:rPr>
                <w:noProof/>
                <w:color w:val="auto"/>
              </w:rPr>
              <w:t>Viska Mutiawani, Juwita</w:t>
            </w:r>
          </w:p>
        </w:tc>
        <w:tc>
          <w:tcPr>
            <w:tcW w:w="1728" w:type="dxa"/>
          </w:tcPr>
          <w:p w14:paraId="55BF7795" w14:textId="34640405" w:rsidR="00CE757B" w:rsidRPr="007C3F13" w:rsidRDefault="007C3F13" w:rsidP="00B47C65">
            <w:pPr>
              <w:pStyle w:val="Default"/>
              <w:spacing w:line="360" w:lineRule="auto"/>
              <w:ind w:right="-47"/>
              <w:jc w:val="both"/>
              <w:rPr>
                <w:noProof/>
                <w:color w:val="auto"/>
              </w:rPr>
            </w:pPr>
            <w:r>
              <w:rPr>
                <w:noProof/>
                <w:color w:val="auto"/>
              </w:rPr>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B47C65">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47C65">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4469FED5" w14:textId="6603C170" w:rsidR="00CE757B" w:rsidRPr="00D20DFA" w:rsidRDefault="00D20DFA" w:rsidP="00B47C65">
            <w:pPr>
              <w:pStyle w:val="Default"/>
              <w:spacing w:line="360" w:lineRule="auto"/>
              <w:ind w:right="-47"/>
              <w:jc w:val="both"/>
              <w:rPr>
                <w:noProof/>
                <w:color w:val="auto"/>
              </w:rPr>
            </w:pPr>
            <w:r>
              <w:rPr>
                <w:noProof/>
                <w:color w:val="auto"/>
              </w:rPr>
              <w:t>APMI ( Aplikasi Multimedia Interaktif  )</w:t>
            </w:r>
          </w:p>
        </w:tc>
        <w:tc>
          <w:tcPr>
            <w:tcW w:w="4137" w:type="dxa"/>
          </w:tcPr>
          <w:p w14:paraId="316216AF" w14:textId="12041FD8" w:rsidR="00CE757B" w:rsidRPr="007D3096" w:rsidRDefault="007D3096" w:rsidP="00B47C65">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B47C65">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4036225D" w:rsidR="00CE757B" w:rsidRPr="009D46FF" w:rsidRDefault="009D46FF" w:rsidP="00B47C65">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12CDD279"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Nov</w:t>
            </w:r>
            <w:r w:rsidR="00CE757B" w:rsidRPr="0038508F">
              <w:rPr>
                <w:rFonts w:ascii="Times New Roman" w:hAnsi="Times New Roman" w:cs="Times New Roman"/>
                <w:noProof/>
                <w:lang w:val="id-ID"/>
              </w:rPr>
              <w:t xml:space="preserve"> 2020</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56B1FDDC"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Des</w:t>
            </w:r>
            <w:r w:rsidR="00CE757B" w:rsidRPr="0038508F">
              <w:rPr>
                <w:rFonts w:ascii="Times New Roman" w:hAnsi="Times New Roman" w:cs="Times New Roman"/>
                <w:noProof/>
                <w:lang w:val="id-ID"/>
              </w:rPr>
              <w:t xml:space="preserve"> 2020</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1CDD859D"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Jan</w:t>
            </w:r>
            <w:r w:rsidR="00CE757B" w:rsidRPr="0038508F">
              <w:rPr>
                <w:rFonts w:ascii="Times New Roman" w:hAnsi="Times New Roman" w:cs="Times New Roman"/>
                <w:noProof/>
                <w:lang w:val="id-ID"/>
              </w:rPr>
              <w:t xml:space="preserve"> 2020</w:t>
            </w:r>
          </w:p>
        </w:tc>
        <w:tc>
          <w:tcPr>
            <w:tcW w:w="709" w:type="dxa"/>
            <w:tcBorders>
              <w:top w:val="single" w:sz="8" w:space="0" w:color="000000"/>
              <w:bottom w:val="single" w:sz="8" w:space="0" w:color="000000"/>
              <w:right w:val="single" w:sz="8" w:space="0" w:color="000000"/>
            </w:tcBorders>
          </w:tcPr>
          <w:p w14:paraId="64670750" w14:textId="0A1A99B3"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Feb</w:t>
            </w:r>
            <w:r w:rsidR="00CE757B" w:rsidRPr="0038508F">
              <w:rPr>
                <w:rFonts w:ascii="Times New Roman" w:hAnsi="Times New Roman" w:cs="Times New Roman"/>
                <w:noProof/>
                <w:lang w:val="id-ID"/>
              </w:rPr>
              <w:t xml:space="preserve"> 2020</w:t>
            </w:r>
          </w:p>
        </w:tc>
        <w:tc>
          <w:tcPr>
            <w:tcW w:w="850" w:type="dxa"/>
            <w:tcBorders>
              <w:top w:val="single" w:sz="8" w:space="0" w:color="000000"/>
              <w:bottom w:val="single" w:sz="8" w:space="0" w:color="000000"/>
              <w:right w:val="single" w:sz="8" w:space="0" w:color="000000"/>
            </w:tcBorders>
          </w:tcPr>
          <w:p w14:paraId="5F907F59" w14:textId="70A6002D" w:rsidR="00CE757B" w:rsidRPr="0038508F" w:rsidRDefault="00CE757B" w:rsidP="00B47C65">
            <w:pPr>
              <w:spacing w:line="360" w:lineRule="auto"/>
              <w:jc w:val="center"/>
              <w:rPr>
                <w:rFonts w:ascii="Times New Roman" w:hAnsi="Times New Roman" w:cs="Times New Roman"/>
                <w:noProof/>
                <w:lang w:val="id-ID"/>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0</w:t>
            </w:r>
          </w:p>
        </w:tc>
        <w:tc>
          <w:tcPr>
            <w:tcW w:w="709" w:type="dxa"/>
            <w:tcBorders>
              <w:top w:val="single" w:sz="8" w:space="0" w:color="000000"/>
              <w:bottom w:val="single" w:sz="8" w:space="0" w:color="000000"/>
              <w:right w:val="single" w:sz="8" w:space="0" w:color="000000"/>
            </w:tcBorders>
          </w:tcPr>
          <w:p w14:paraId="457259C4" w14:textId="7D190BB1"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0</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2AA27B82" w14:textId="77777777" w:rsidR="00CE757B" w:rsidRPr="0038508F" w:rsidRDefault="00CE757B"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p>
    <w:p w14:paraId="02C1C1F9" w14:textId="41BE9427" w:rsidR="00E87592" w:rsidRPr="0038508F" w:rsidRDefault="00CE757B"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b/>
          <w:noProof/>
          <w:sz w:val="24"/>
          <w:szCs w:val="24"/>
          <w:lang w:val="id-ID"/>
        </w:rPr>
        <w:fldChar w:fldCharType="begin" w:fldLock="1"/>
      </w:r>
      <w:r w:rsidRPr="0038508F">
        <w:rPr>
          <w:rFonts w:ascii="Times New Roman" w:hAnsi="Times New Roman" w:cs="Times New Roman"/>
          <w:b/>
          <w:noProof/>
          <w:sz w:val="24"/>
          <w:szCs w:val="24"/>
          <w:lang w:val="id-ID"/>
        </w:rPr>
        <w:instrText xml:space="preserve">ADDIN Mendeley Bibliography CSL_BIBLIOGRAPHY </w:instrText>
      </w:r>
      <w:r w:rsidRPr="0038508F">
        <w:rPr>
          <w:rFonts w:ascii="Times New Roman" w:hAnsi="Times New Roman" w:cs="Times New Roman"/>
          <w:b/>
          <w:noProof/>
          <w:sz w:val="24"/>
          <w:szCs w:val="24"/>
          <w:lang w:val="id-ID"/>
        </w:rPr>
        <w:fldChar w:fldCharType="separate"/>
      </w:r>
      <w:r w:rsidR="00E87592" w:rsidRPr="0038508F">
        <w:rPr>
          <w:rFonts w:ascii="Times New Roman" w:hAnsi="Times New Roman" w:cs="Times New Roman"/>
          <w:noProof/>
          <w:sz w:val="24"/>
          <w:szCs w:val="24"/>
          <w:lang w:val="id-ID"/>
        </w:rPr>
        <w:t xml:space="preserve">A. Yani, D. D., Pratiwi, H. S., &amp; Muhardi, H. (2019). Implementasi Web Scraping untuk Pengambilan Data pada Situs Marketplace. </w:t>
      </w:r>
      <w:r w:rsidR="00E87592" w:rsidRPr="0038508F">
        <w:rPr>
          <w:rFonts w:ascii="Times New Roman" w:hAnsi="Times New Roman" w:cs="Times New Roman"/>
          <w:i/>
          <w:iCs/>
          <w:noProof/>
          <w:sz w:val="24"/>
          <w:szCs w:val="24"/>
          <w:lang w:val="id-ID"/>
        </w:rPr>
        <w:t>Jurnal Sistem Dan Teknologi Informasi (JUSTIN)</w:t>
      </w:r>
      <w:r w:rsidR="00E87592" w:rsidRPr="0038508F">
        <w:rPr>
          <w:rFonts w:ascii="Times New Roman" w:hAnsi="Times New Roman" w:cs="Times New Roman"/>
          <w:noProof/>
          <w:sz w:val="24"/>
          <w:szCs w:val="24"/>
          <w:lang w:val="id-ID"/>
        </w:rPr>
        <w:t xml:space="preserve">, </w:t>
      </w:r>
      <w:r w:rsidR="00E87592" w:rsidRPr="0038508F">
        <w:rPr>
          <w:rFonts w:ascii="Times New Roman" w:hAnsi="Times New Roman" w:cs="Times New Roman"/>
          <w:i/>
          <w:iCs/>
          <w:noProof/>
          <w:sz w:val="24"/>
          <w:szCs w:val="24"/>
          <w:lang w:val="id-ID"/>
        </w:rPr>
        <w:t>7</w:t>
      </w:r>
      <w:r w:rsidR="00E87592" w:rsidRPr="0038508F">
        <w:rPr>
          <w:rFonts w:ascii="Times New Roman" w:hAnsi="Times New Roman" w:cs="Times New Roman"/>
          <w:noProof/>
          <w:sz w:val="24"/>
          <w:szCs w:val="24"/>
          <w:lang w:val="id-ID"/>
        </w:rPr>
        <w:t>(4), 257. https://doi.org/10.26418/</w:t>
      </w:r>
      <w:r w:rsidR="00DD28C5" w:rsidRPr="0038508F">
        <w:rPr>
          <w:rFonts w:ascii="Times New Roman" w:hAnsi="Times New Roman" w:cs="Times New Roman"/>
          <w:noProof/>
          <w:sz w:val="24"/>
          <w:szCs w:val="24"/>
          <w:lang w:val="id-ID"/>
        </w:rPr>
        <w:t xml:space="preserve"> </w:t>
      </w:r>
      <w:r w:rsidR="00E87592" w:rsidRPr="0038508F">
        <w:rPr>
          <w:rFonts w:ascii="Times New Roman" w:hAnsi="Times New Roman" w:cs="Times New Roman"/>
          <w:noProof/>
          <w:sz w:val="24"/>
          <w:szCs w:val="24"/>
          <w:lang w:val="id-ID"/>
        </w:rPr>
        <w:t>justin.v7i4.30930</w:t>
      </w:r>
    </w:p>
    <w:p w14:paraId="5E3B0DAD"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Christanti, Y. E. (2013). </w:t>
      </w:r>
      <w:r w:rsidRPr="0038508F">
        <w:rPr>
          <w:rFonts w:ascii="Times New Roman" w:hAnsi="Times New Roman" w:cs="Times New Roman"/>
          <w:i/>
          <w:iCs/>
          <w:noProof/>
          <w:sz w:val="24"/>
          <w:szCs w:val="24"/>
          <w:lang w:val="id-ID"/>
        </w:rPr>
        <w:t>Perbandingan metode user-item based dan item-based collaborative filtering pada studi kasus sistem rekomendasi tempat wisata untuk wilayah Solo Dan Yogyakarta</w:t>
      </w:r>
      <w:r w:rsidRPr="0038508F">
        <w:rPr>
          <w:rFonts w:ascii="Times New Roman" w:hAnsi="Times New Roman" w:cs="Times New Roman"/>
          <w:noProof/>
          <w:sz w:val="24"/>
          <w:szCs w:val="24"/>
          <w:lang w:val="id-ID"/>
        </w:rPr>
        <w:t>. UNS.</w:t>
      </w:r>
    </w:p>
    <w:p w14:paraId="1A8883BD"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Flores, V. A., Permatasari, P. A., &amp; Jasa, L. (2020). Penerapan Web Scraping Sebagai Media Pencarian dan Menyimpan Artikel Ilmiah Secara Otomatis Berdasarkan Keyword. </w:t>
      </w:r>
      <w:r w:rsidRPr="0038508F">
        <w:rPr>
          <w:rFonts w:ascii="Times New Roman" w:hAnsi="Times New Roman" w:cs="Times New Roman"/>
          <w:i/>
          <w:iCs/>
          <w:noProof/>
          <w:sz w:val="24"/>
          <w:szCs w:val="24"/>
          <w:lang w:val="id-ID"/>
        </w:rPr>
        <w:t>Majalah Ilmiah Teknologi Elektro</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19</w:t>
      </w:r>
      <w:r w:rsidRPr="0038508F">
        <w:rPr>
          <w:rFonts w:ascii="Times New Roman" w:hAnsi="Times New Roman" w:cs="Times New Roman"/>
          <w:noProof/>
          <w:sz w:val="24"/>
          <w:szCs w:val="24"/>
          <w:lang w:val="id-ID"/>
        </w:rPr>
        <w:t>(2), 157. https://doi.org/10.24843/mite.2020.v19i02.p06</w:t>
      </w:r>
    </w:p>
    <w:p w14:paraId="0232A4A2"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Ibrahim, G. S. and S. P. S. (2016). A Survey on Collaborative Filtering Based Recommendation System. </w:t>
      </w:r>
      <w:r w:rsidRPr="0038508F">
        <w:rPr>
          <w:rFonts w:ascii="Times New Roman" w:hAnsi="Times New Roman" w:cs="Times New Roman"/>
          <w:i/>
          <w:iCs/>
          <w:noProof/>
          <w:sz w:val="24"/>
          <w:szCs w:val="24"/>
          <w:lang w:val="id-ID"/>
        </w:rPr>
        <w:t>Smart Innovation, Systems and Technologies</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49</w:t>
      </w:r>
      <w:r w:rsidRPr="0038508F">
        <w:rPr>
          <w:rFonts w:ascii="Times New Roman" w:hAnsi="Times New Roman" w:cs="Times New Roman"/>
          <w:noProof/>
          <w:sz w:val="24"/>
          <w:szCs w:val="24"/>
          <w:lang w:val="id-ID"/>
        </w:rPr>
        <w:t>, v–vii. https://doi.org/10.1007/978-3-319-30348-2</w:t>
      </w:r>
    </w:p>
    <w:p w14:paraId="6BE28C74"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Irsyad, R. (2018). </w:t>
      </w:r>
      <w:r w:rsidRPr="0038508F">
        <w:rPr>
          <w:rFonts w:ascii="Times New Roman" w:hAnsi="Times New Roman" w:cs="Times New Roman"/>
          <w:i/>
          <w:iCs/>
          <w:noProof/>
          <w:sz w:val="24"/>
          <w:szCs w:val="24"/>
          <w:lang w:val="id-ID"/>
        </w:rPr>
        <w:t>Penggunaan Python Web Framework Flask Untuk Pemula</w:t>
      </w:r>
      <w:r w:rsidRPr="0038508F">
        <w:rPr>
          <w:rFonts w:ascii="Times New Roman" w:hAnsi="Times New Roman" w:cs="Times New Roman"/>
          <w:noProof/>
          <w:sz w:val="24"/>
          <w:szCs w:val="24"/>
          <w:lang w:val="id-ID"/>
        </w:rPr>
        <w:t>. https://doi.org/10.31219/osf.io/t7u5r</w:t>
      </w:r>
    </w:p>
    <w:p w14:paraId="6D33216C"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ja, Y. V. L., Susanto, B., &amp; Sasongko, L. R. (2020). Penerapan Meode Item-Based Collaborative Filtering Umtuk Sistem Rekomendasi Data MovieLens. </w:t>
      </w:r>
      <w:r w:rsidRPr="0038508F">
        <w:rPr>
          <w:rFonts w:ascii="Times New Roman" w:hAnsi="Times New Roman" w:cs="Times New Roman"/>
          <w:i/>
          <w:iCs/>
          <w:noProof/>
          <w:sz w:val="24"/>
          <w:szCs w:val="24"/>
          <w:lang w:val="id-ID"/>
        </w:rPr>
        <w:t>Jurnal Matematika Dan Aplikasi</w:t>
      </w:r>
      <w:r w:rsidRPr="0038508F">
        <w:rPr>
          <w:rFonts w:ascii="Times New Roman" w:hAnsi="Times New Roman" w:cs="Times New Roman"/>
          <w:noProof/>
          <w:sz w:val="24"/>
          <w:szCs w:val="24"/>
          <w:lang w:val="id-ID"/>
        </w:rPr>
        <w:t>.</w:t>
      </w:r>
    </w:p>
    <w:p w14:paraId="5D961090"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epriana, I. W., &amp; Hanief, S. (2020). Analisis dan Implementasi Metode Item-based Collaborative Filtering untuk Sistem Rekomendasi Konsentrasi di STMIK Stikom Bali. </w:t>
      </w:r>
      <w:r w:rsidRPr="0038508F">
        <w:rPr>
          <w:rFonts w:ascii="Times New Roman" w:hAnsi="Times New Roman" w:cs="Times New Roman"/>
          <w:i/>
          <w:iCs/>
          <w:noProof/>
          <w:sz w:val="24"/>
          <w:szCs w:val="24"/>
          <w:lang w:val="id-ID"/>
        </w:rPr>
        <w:t>Jurnal Nasional Pendidikan Teknik Informatika : JANAPATI</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9</w:t>
      </w:r>
      <w:r w:rsidRPr="0038508F">
        <w:rPr>
          <w:rFonts w:ascii="Times New Roman" w:hAnsi="Times New Roman" w:cs="Times New Roman"/>
          <w:noProof/>
          <w:sz w:val="24"/>
          <w:szCs w:val="24"/>
          <w:lang w:val="id-ID"/>
        </w:rPr>
        <w:t>(2), 171–180.</w:t>
      </w:r>
    </w:p>
    <w:p w14:paraId="6106468B"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Maria Rosario B, Yovi Pratama, F. (2017). Penerapan Web Scraping Pada Website Company Profile. </w:t>
      </w:r>
      <w:r w:rsidRPr="0038508F">
        <w:rPr>
          <w:rFonts w:ascii="Times New Roman" w:hAnsi="Times New Roman" w:cs="Times New Roman"/>
          <w:i/>
          <w:iCs/>
          <w:noProof/>
          <w:sz w:val="24"/>
          <w:szCs w:val="24"/>
          <w:lang w:val="id-ID"/>
        </w:rPr>
        <w:t>Kntia</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4</w:t>
      </w:r>
      <w:r w:rsidRPr="0038508F">
        <w:rPr>
          <w:rFonts w:ascii="Times New Roman" w:hAnsi="Times New Roman" w:cs="Times New Roman"/>
          <w:noProof/>
          <w:sz w:val="24"/>
          <w:szCs w:val="24"/>
          <w:lang w:val="id-ID"/>
        </w:rPr>
        <w:t>(4), 37–43.</w:t>
      </w:r>
    </w:p>
    <w:p w14:paraId="48CD215B"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Mitra, V., Sujaini, H., &amp; Negara, A. (2017). Rancang Bangun Aplikasi Web Scraping untuk Korpus Paralel Indonesia - Inggris dengan Metode HTML DOM. </w:t>
      </w:r>
      <w:r w:rsidRPr="0038508F">
        <w:rPr>
          <w:rFonts w:ascii="Times New Roman" w:hAnsi="Times New Roman" w:cs="Times New Roman"/>
          <w:i/>
          <w:iCs/>
          <w:noProof/>
          <w:sz w:val="24"/>
          <w:szCs w:val="24"/>
          <w:lang w:val="id-ID"/>
        </w:rPr>
        <w:t>Jurnal Sistem Dan Teknologi Informasi (JUSTIN)</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5</w:t>
      </w:r>
      <w:r w:rsidRPr="0038508F">
        <w:rPr>
          <w:rFonts w:ascii="Times New Roman" w:hAnsi="Times New Roman" w:cs="Times New Roman"/>
          <w:noProof/>
          <w:sz w:val="24"/>
          <w:szCs w:val="24"/>
          <w:lang w:val="id-ID"/>
        </w:rPr>
        <w:t>(1), 1–6.</w:t>
      </w:r>
    </w:p>
    <w:p w14:paraId="00857841"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lastRenderedPageBreak/>
        <w:t xml:space="preserve">Muhammad Fadelillah. (2017). </w:t>
      </w:r>
      <w:r w:rsidRPr="0038508F">
        <w:rPr>
          <w:rFonts w:ascii="Times New Roman" w:hAnsi="Times New Roman" w:cs="Times New Roman"/>
          <w:i/>
          <w:iCs/>
          <w:noProof/>
          <w:sz w:val="24"/>
          <w:szCs w:val="24"/>
          <w:lang w:val="id-ID"/>
        </w:rPr>
        <w:t>SISTEM REKOMENDASI PENCARIAN ARTIKEL JURNAL INDONESIA MENGGUNAKAN METODE JACCARD’S COEFFICIENT</w:t>
      </w:r>
      <w:r w:rsidRPr="0038508F">
        <w:rPr>
          <w:rFonts w:ascii="Times New Roman" w:hAnsi="Times New Roman" w:cs="Times New Roman"/>
          <w:noProof/>
          <w:sz w:val="24"/>
          <w:szCs w:val="24"/>
          <w:lang w:val="id-ID"/>
        </w:rPr>
        <w:t xml:space="preserve"> [UNISSULA]. http://repository.unissula.ac.id/9839/</w:t>
      </w:r>
    </w:p>
    <w:p w14:paraId="1B630113"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amuji, A. (2017). Sistem Rekomendasi Kredit Perumahan Rakyat Dengan Menggunakan Metode Collaborative Filtering. </w:t>
      </w:r>
      <w:r w:rsidRPr="0038508F">
        <w:rPr>
          <w:rFonts w:ascii="Times New Roman" w:hAnsi="Times New Roman" w:cs="Times New Roman"/>
          <w:i/>
          <w:iCs/>
          <w:noProof/>
          <w:sz w:val="24"/>
          <w:szCs w:val="24"/>
          <w:lang w:val="id-ID"/>
        </w:rPr>
        <w:t>Faktor Exacta</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10</w:t>
      </w:r>
      <w:r w:rsidRPr="0038508F">
        <w:rPr>
          <w:rFonts w:ascii="Times New Roman" w:hAnsi="Times New Roman" w:cs="Times New Roman"/>
          <w:noProof/>
          <w:sz w:val="24"/>
          <w:szCs w:val="24"/>
          <w:lang w:val="id-ID"/>
        </w:rPr>
        <w:t>(1), 1–9.</w:t>
      </w:r>
    </w:p>
    <w:p w14:paraId="402CF6DE"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anduan, B., &amp; Skripsi, P. (2018). </w:t>
      </w:r>
      <w:r w:rsidRPr="0038508F">
        <w:rPr>
          <w:rFonts w:ascii="Times New Roman" w:hAnsi="Times New Roman" w:cs="Times New Roman"/>
          <w:i/>
          <w:iCs/>
          <w:noProof/>
          <w:sz w:val="24"/>
          <w:szCs w:val="24"/>
          <w:lang w:val="id-ID"/>
        </w:rPr>
        <w:t>Buku panduan penyusunan skripsi</w:t>
      </w:r>
      <w:r w:rsidRPr="0038508F">
        <w:rPr>
          <w:rFonts w:ascii="Times New Roman" w:hAnsi="Times New Roman" w:cs="Times New Roman"/>
          <w:noProof/>
          <w:sz w:val="24"/>
          <w:szCs w:val="24"/>
          <w:lang w:val="id-ID"/>
        </w:rPr>
        <w:t>. FAKULTAS EKONOMI DAN BISNIS UNIVERSITAS BENGKULU.</w:t>
      </w:r>
    </w:p>
    <w:p w14:paraId="18077423"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abani, L. (2020). </w:t>
      </w:r>
      <w:r w:rsidRPr="0038508F">
        <w:rPr>
          <w:rFonts w:ascii="Times New Roman" w:hAnsi="Times New Roman" w:cs="Times New Roman"/>
          <w:i/>
          <w:iCs/>
          <w:noProof/>
          <w:sz w:val="24"/>
          <w:szCs w:val="24"/>
          <w:lang w:val="id-ID"/>
        </w:rPr>
        <w:t>PERPUSTAKAAN MENGGUNAKAN METODE ITEM-BASED COLLABORATIVE FILTERING</w:t>
      </w:r>
      <w:r w:rsidRPr="0038508F">
        <w:rPr>
          <w:rFonts w:ascii="Times New Roman" w:hAnsi="Times New Roman" w:cs="Times New Roman"/>
          <w:noProof/>
          <w:sz w:val="24"/>
          <w:szCs w:val="24"/>
          <w:lang w:val="id-ID"/>
        </w:rPr>
        <w:t>.</w:t>
      </w:r>
    </w:p>
    <w:p w14:paraId="70FF1776" w14:textId="4746831F"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etiawan, Y., Nurwanto, A., &amp; Erlansari, A. (2019). Implementasi Item Based Collaborative Filtering Dalam Pemberian Rekomendasi Agenda Wisata Berbasis Android. </w:t>
      </w:r>
      <w:r w:rsidRPr="0038508F">
        <w:rPr>
          <w:rFonts w:ascii="Times New Roman" w:hAnsi="Times New Roman" w:cs="Times New Roman"/>
          <w:i/>
          <w:iCs/>
          <w:noProof/>
          <w:sz w:val="24"/>
          <w:szCs w:val="24"/>
          <w:lang w:val="id-ID"/>
        </w:rPr>
        <w:t>Pseudocode</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6</w:t>
      </w:r>
      <w:r w:rsidRPr="0038508F">
        <w:rPr>
          <w:rFonts w:ascii="Times New Roman" w:hAnsi="Times New Roman" w:cs="Times New Roman"/>
          <w:noProof/>
          <w:sz w:val="24"/>
          <w:szCs w:val="24"/>
          <w:lang w:val="id-ID"/>
        </w:rPr>
        <w:t>(1), 13–20. https://doi.org/10.33369/</w:t>
      </w:r>
      <w:r w:rsidR="00DD28C5" w:rsidRPr="0038508F">
        <w:rPr>
          <w:rFonts w:ascii="Times New Roman" w:hAnsi="Times New Roman" w:cs="Times New Roman"/>
          <w:noProof/>
          <w:sz w:val="24"/>
          <w:szCs w:val="24"/>
          <w:lang w:val="id-ID"/>
        </w:rPr>
        <w:t xml:space="preserve"> </w:t>
      </w:r>
      <w:r w:rsidRPr="0038508F">
        <w:rPr>
          <w:rFonts w:ascii="Times New Roman" w:hAnsi="Times New Roman" w:cs="Times New Roman"/>
          <w:noProof/>
          <w:sz w:val="24"/>
          <w:szCs w:val="24"/>
          <w:lang w:val="id-ID"/>
        </w:rPr>
        <w:t>pseudocode.6.1.13-20</w:t>
      </w:r>
    </w:p>
    <w:p w14:paraId="05340547"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halahuddin, M. (2018). </w:t>
      </w:r>
      <w:r w:rsidRPr="0038508F">
        <w:rPr>
          <w:rFonts w:ascii="Times New Roman" w:hAnsi="Times New Roman" w:cs="Times New Roman"/>
          <w:i/>
          <w:iCs/>
          <w:noProof/>
          <w:sz w:val="24"/>
          <w:szCs w:val="24"/>
          <w:lang w:val="id-ID"/>
        </w:rPr>
        <w:t>Rekayasa Perangkat Lunak</w:t>
      </w:r>
      <w:r w:rsidRPr="0038508F">
        <w:rPr>
          <w:rFonts w:ascii="Times New Roman" w:hAnsi="Times New Roman" w:cs="Times New Roman"/>
          <w:noProof/>
          <w:sz w:val="24"/>
          <w:szCs w:val="24"/>
          <w:lang w:val="id-ID"/>
        </w:rPr>
        <w:t>. Informatika Bandung.</w:t>
      </w:r>
    </w:p>
    <w:p w14:paraId="37BB2E90"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usrini, N. K. (2009). </w:t>
      </w:r>
      <w:r w:rsidRPr="0038508F">
        <w:rPr>
          <w:rFonts w:ascii="Times New Roman" w:hAnsi="Times New Roman" w:cs="Times New Roman"/>
          <w:i/>
          <w:iCs/>
          <w:noProof/>
          <w:sz w:val="24"/>
          <w:szCs w:val="24"/>
          <w:lang w:val="id-ID"/>
        </w:rPr>
        <w:t>Google: Mesin Pencari yang Ditakuti Raksasa Microsoft</w:t>
      </w:r>
      <w:r w:rsidRPr="0038508F">
        <w:rPr>
          <w:rFonts w:ascii="Times New Roman" w:hAnsi="Times New Roman" w:cs="Times New Roman"/>
          <w:noProof/>
          <w:sz w:val="24"/>
          <w:szCs w:val="24"/>
          <w:lang w:val="id-ID"/>
        </w:rPr>
        <w:t>. Bentang-B First.</w:t>
      </w:r>
    </w:p>
    <w:p w14:paraId="22F625E1"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Wijaya, A. E., &amp; Alfian, D. (2018). Sistem Rekomendasi Laptop Menggunakan Collaborative Filtering Dan Content-Based Filtering. </w:t>
      </w:r>
      <w:r w:rsidRPr="0038508F">
        <w:rPr>
          <w:rFonts w:ascii="Times New Roman" w:hAnsi="Times New Roman" w:cs="Times New Roman"/>
          <w:i/>
          <w:iCs/>
          <w:noProof/>
          <w:sz w:val="24"/>
          <w:szCs w:val="24"/>
          <w:lang w:val="id-ID"/>
        </w:rPr>
        <w:t>Jurnal Computech &amp; Bisnis</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12</w:t>
      </w:r>
      <w:r w:rsidRPr="0038508F">
        <w:rPr>
          <w:rFonts w:ascii="Times New Roman" w:hAnsi="Times New Roman" w:cs="Times New Roman"/>
          <w:noProof/>
          <w:sz w:val="24"/>
          <w:szCs w:val="24"/>
          <w:lang w:val="id-ID"/>
        </w:rPr>
        <w:t>(1), 11–27.</w:t>
      </w:r>
    </w:p>
    <w:p w14:paraId="5817DADD"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lang w:val="id-ID"/>
        </w:rPr>
      </w:pPr>
      <w:r w:rsidRPr="0038508F">
        <w:rPr>
          <w:rFonts w:ascii="Times New Roman" w:hAnsi="Times New Roman" w:cs="Times New Roman"/>
          <w:noProof/>
          <w:sz w:val="24"/>
          <w:szCs w:val="24"/>
          <w:lang w:val="id-ID"/>
        </w:rPr>
        <w:t xml:space="preserve">Wimmer, Roger D and Dominick, J. R. (2013). </w:t>
      </w:r>
      <w:r w:rsidRPr="0038508F">
        <w:rPr>
          <w:rFonts w:ascii="Times New Roman" w:hAnsi="Times New Roman" w:cs="Times New Roman"/>
          <w:i/>
          <w:iCs/>
          <w:noProof/>
          <w:sz w:val="24"/>
          <w:szCs w:val="24"/>
          <w:lang w:val="id-ID"/>
        </w:rPr>
        <w:t>Mass media research</w:t>
      </w:r>
      <w:r w:rsidRPr="0038508F">
        <w:rPr>
          <w:rFonts w:ascii="Times New Roman" w:hAnsi="Times New Roman" w:cs="Times New Roman"/>
          <w:noProof/>
          <w:sz w:val="24"/>
          <w:szCs w:val="24"/>
          <w:lang w:val="id-ID"/>
        </w:rPr>
        <w:t>. Cengage learning.</w:t>
      </w:r>
    </w:p>
    <w:p w14:paraId="5540D35A" w14:textId="77777777" w:rsidR="00CE757B" w:rsidRPr="0038508F" w:rsidRDefault="00CE757B" w:rsidP="00B47C65">
      <w:pPr>
        <w:spacing w:after="0" w:line="360" w:lineRule="auto"/>
        <w:jc w:val="both"/>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fldChar w:fldCharType="end"/>
      </w:r>
    </w:p>
    <w:p w14:paraId="2A0BBE64" w14:textId="057C0030" w:rsidR="00747FE1" w:rsidRPr="0038508F" w:rsidRDefault="00747FE1" w:rsidP="00B47C65">
      <w:pPr>
        <w:spacing w:line="360" w:lineRule="auto"/>
        <w:rPr>
          <w:noProof/>
          <w:lang w:val="id-ID"/>
        </w:rPr>
      </w:pPr>
    </w:p>
    <w:sectPr w:rsidR="00747FE1"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66C216" w14:textId="77777777" w:rsidR="00446A6A" w:rsidRDefault="00446A6A" w:rsidP="00725057">
      <w:pPr>
        <w:spacing w:after="0" w:line="240" w:lineRule="auto"/>
      </w:pPr>
      <w:r>
        <w:separator/>
      </w:r>
    </w:p>
  </w:endnote>
  <w:endnote w:type="continuationSeparator" w:id="0">
    <w:p w14:paraId="6F673265" w14:textId="77777777" w:rsidR="00446A6A" w:rsidRDefault="00446A6A"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43E543" w14:textId="77777777" w:rsidR="00446A6A" w:rsidRDefault="00446A6A" w:rsidP="00725057">
      <w:pPr>
        <w:spacing w:after="0" w:line="240" w:lineRule="auto"/>
      </w:pPr>
      <w:r>
        <w:separator/>
      </w:r>
    </w:p>
  </w:footnote>
  <w:footnote w:type="continuationSeparator" w:id="0">
    <w:p w14:paraId="3931A526" w14:textId="77777777" w:rsidR="00446A6A" w:rsidRDefault="00446A6A"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5"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4A66713F"/>
    <w:multiLevelType w:val="hybridMultilevel"/>
    <w:tmpl w:val="D9DE96F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1"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3"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4"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7"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8"/>
  </w:num>
  <w:num w:numId="2">
    <w:abstractNumId w:val="5"/>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9"/>
  </w:num>
  <w:num w:numId="5">
    <w:abstractNumId w:val="6"/>
  </w:num>
  <w:num w:numId="6">
    <w:abstractNumId w:val="4"/>
  </w:num>
  <w:num w:numId="7">
    <w:abstractNumId w:val="2"/>
  </w:num>
  <w:num w:numId="8">
    <w:abstractNumId w:val="14"/>
  </w:num>
  <w:num w:numId="9">
    <w:abstractNumId w:val="11"/>
  </w:num>
  <w:num w:numId="10">
    <w:abstractNumId w:val="0"/>
  </w:num>
  <w:num w:numId="11">
    <w:abstractNumId w:val="15"/>
  </w:num>
  <w:num w:numId="12">
    <w:abstractNumId w:val="17"/>
  </w:num>
  <w:num w:numId="13">
    <w:abstractNumId w:val="3"/>
  </w:num>
  <w:num w:numId="14">
    <w:abstractNumId w:val="7"/>
  </w:num>
  <w:num w:numId="15">
    <w:abstractNumId w:val="12"/>
  </w:num>
  <w:num w:numId="16">
    <w:abstractNumId w:val="16"/>
  </w:num>
  <w:num w:numId="17">
    <w:abstractNumId w:val="10"/>
  </w:num>
  <w:num w:numId="18">
    <w:abstractNumId w:val="1"/>
  </w:num>
  <w:num w:numId="19">
    <w:abstractNumId w:val="5"/>
  </w:num>
  <w:num w:numId="20">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AAB"/>
    <w:rsid w:val="000409B2"/>
    <w:rsid w:val="00044292"/>
    <w:rsid w:val="0004706A"/>
    <w:rsid w:val="00054106"/>
    <w:rsid w:val="000563BB"/>
    <w:rsid w:val="00057000"/>
    <w:rsid w:val="00062402"/>
    <w:rsid w:val="00066CDE"/>
    <w:rsid w:val="0007013C"/>
    <w:rsid w:val="000744A1"/>
    <w:rsid w:val="00087BA9"/>
    <w:rsid w:val="00097535"/>
    <w:rsid w:val="000A3548"/>
    <w:rsid w:val="000A3D56"/>
    <w:rsid w:val="000A766A"/>
    <w:rsid w:val="000C0CE3"/>
    <w:rsid w:val="000C5E1B"/>
    <w:rsid w:val="000D0DF5"/>
    <w:rsid w:val="000D1D9C"/>
    <w:rsid w:val="000D438D"/>
    <w:rsid w:val="000F6699"/>
    <w:rsid w:val="001149C0"/>
    <w:rsid w:val="00120207"/>
    <w:rsid w:val="00130B6B"/>
    <w:rsid w:val="00133893"/>
    <w:rsid w:val="0014395E"/>
    <w:rsid w:val="00160E02"/>
    <w:rsid w:val="00164052"/>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7913"/>
    <w:rsid w:val="00231296"/>
    <w:rsid w:val="00232193"/>
    <w:rsid w:val="002432FF"/>
    <w:rsid w:val="002475A5"/>
    <w:rsid w:val="0025089C"/>
    <w:rsid w:val="002554DE"/>
    <w:rsid w:val="002557D7"/>
    <w:rsid w:val="002560D3"/>
    <w:rsid w:val="00261B49"/>
    <w:rsid w:val="00272A83"/>
    <w:rsid w:val="002810CC"/>
    <w:rsid w:val="00287EB5"/>
    <w:rsid w:val="00290C25"/>
    <w:rsid w:val="00291967"/>
    <w:rsid w:val="002A440A"/>
    <w:rsid w:val="002B069F"/>
    <w:rsid w:val="002B7BB9"/>
    <w:rsid w:val="002C18B3"/>
    <w:rsid w:val="002D18C7"/>
    <w:rsid w:val="002D4F9C"/>
    <w:rsid w:val="002E5DBD"/>
    <w:rsid w:val="002F1121"/>
    <w:rsid w:val="002F20BB"/>
    <w:rsid w:val="002F7DE9"/>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63AA"/>
    <w:rsid w:val="003C6F2F"/>
    <w:rsid w:val="003D3EC7"/>
    <w:rsid w:val="003D4982"/>
    <w:rsid w:val="003E5AF4"/>
    <w:rsid w:val="003E634D"/>
    <w:rsid w:val="004012A3"/>
    <w:rsid w:val="00401F9B"/>
    <w:rsid w:val="00402AA3"/>
    <w:rsid w:val="00404237"/>
    <w:rsid w:val="00410CC0"/>
    <w:rsid w:val="004122A3"/>
    <w:rsid w:val="00416091"/>
    <w:rsid w:val="00416C08"/>
    <w:rsid w:val="00417DBC"/>
    <w:rsid w:val="00420865"/>
    <w:rsid w:val="004211F3"/>
    <w:rsid w:val="0042243A"/>
    <w:rsid w:val="00433853"/>
    <w:rsid w:val="0043438A"/>
    <w:rsid w:val="004352B8"/>
    <w:rsid w:val="00446A6A"/>
    <w:rsid w:val="004514CE"/>
    <w:rsid w:val="00452A1A"/>
    <w:rsid w:val="004614BE"/>
    <w:rsid w:val="0046293B"/>
    <w:rsid w:val="00464B10"/>
    <w:rsid w:val="00466965"/>
    <w:rsid w:val="00467A49"/>
    <w:rsid w:val="00476949"/>
    <w:rsid w:val="00477889"/>
    <w:rsid w:val="00480BE6"/>
    <w:rsid w:val="00483CA9"/>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6984"/>
    <w:rsid w:val="004F6F89"/>
    <w:rsid w:val="00502227"/>
    <w:rsid w:val="0050232F"/>
    <w:rsid w:val="00502575"/>
    <w:rsid w:val="00503E59"/>
    <w:rsid w:val="005115A2"/>
    <w:rsid w:val="00517730"/>
    <w:rsid w:val="005177DA"/>
    <w:rsid w:val="005249ED"/>
    <w:rsid w:val="00531174"/>
    <w:rsid w:val="005335C0"/>
    <w:rsid w:val="005342E0"/>
    <w:rsid w:val="005401F8"/>
    <w:rsid w:val="00542E35"/>
    <w:rsid w:val="00551E7C"/>
    <w:rsid w:val="005605A7"/>
    <w:rsid w:val="005620D2"/>
    <w:rsid w:val="0056338F"/>
    <w:rsid w:val="00572D6F"/>
    <w:rsid w:val="0058377E"/>
    <w:rsid w:val="00584A50"/>
    <w:rsid w:val="00585F7D"/>
    <w:rsid w:val="00586FB1"/>
    <w:rsid w:val="005B4D00"/>
    <w:rsid w:val="005B53EE"/>
    <w:rsid w:val="005B7B93"/>
    <w:rsid w:val="005D4216"/>
    <w:rsid w:val="005E172B"/>
    <w:rsid w:val="00611A0E"/>
    <w:rsid w:val="0061394B"/>
    <w:rsid w:val="00622968"/>
    <w:rsid w:val="00624159"/>
    <w:rsid w:val="006370EA"/>
    <w:rsid w:val="00637C03"/>
    <w:rsid w:val="00642B72"/>
    <w:rsid w:val="006444D6"/>
    <w:rsid w:val="00645E64"/>
    <w:rsid w:val="0064637C"/>
    <w:rsid w:val="006517AD"/>
    <w:rsid w:val="00652059"/>
    <w:rsid w:val="0065272E"/>
    <w:rsid w:val="006555EE"/>
    <w:rsid w:val="00662E67"/>
    <w:rsid w:val="006658BF"/>
    <w:rsid w:val="006667C5"/>
    <w:rsid w:val="00666B19"/>
    <w:rsid w:val="0066750E"/>
    <w:rsid w:val="006700D9"/>
    <w:rsid w:val="00674EB3"/>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7F08"/>
    <w:rsid w:val="006F531E"/>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743B5"/>
    <w:rsid w:val="007778C4"/>
    <w:rsid w:val="00785F8A"/>
    <w:rsid w:val="007911A1"/>
    <w:rsid w:val="00796C81"/>
    <w:rsid w:val="007A0ED4"/>
    <w:rsid w:val="007B6984"/>
    <w:rsid w:val="007C3F13"/>
    <w:rsid w:val="007C4BBA"/>
    <w:rsid w:val="007D0E5C"/>
    <w:rsid w:val="007D3096"/>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23A6"/>
    <w:rsid w:val="008907D6"/>
    <w:rsid w:val="00891135"/>
    <w:rsid w:val="00894CE6"/>
    <w:rsid w:val="00894CFF"/>
    <w:rsid w:val="008A2DB6"/>
    <w:rsid w:val="008A65A1"/>
    <w:rsid w:val="008C00A8"/>
    <w:rsid w:val="008C362E"/>
    <w:rsid w:val="008C463A"/>
    <w:rsid w:val="008D153F"/>
    <w:rsid w:val="008D6B0A"/>
    <w:rsid w:val="008D724D"/>
    <w:rsid w:val="008D7A65"/>
    <w:rsid w:val="008E02F4"/>
    <w:rsid w:val="008E4982"/>
    <w:rsid w:val="008F0138"/>
    <w:rsid w:val="008F2600"/>
    <w:rsid w:val="009006B0"/>
    <w:rsid w:val="00903FE0"/>
    <w:rsid w:val="00907A8F"/>
    <w:rsid w:val="0092511E"/>
    <w:rsid w:val="0094072C"/>
    <w:rsid w:val="00941A91"/>
    <w:rsid w:val="009441F9"/>
    <w:rsid w:val="0094434D"/>
    <w:rsid w:val="0095231D"/>
    <w:rsid w:val="0098377A"/>
    <w:rsid w:val="00985369"/>
    <w:rsid w:val="0098562A"/>
    <w:rsid w:val="0098634C"/>
    <w:rsid w:val="00997964"/>
    <w:rsid w:val="009A05B8"/>
    <w:rsid w:val="009A2600"/>
    <w:rsid w:val="009A2775"/>
    <w:rsid w:val="009A3B11"/>
    <w:rsid w:val="009A729A"/>
    <w:rsid w:val="009B3C06"/>
    <w:rsid w:val="009C16D7"/>
    <w:rsid w:val="009D46FF"/>
    <w:rsid w:val="009E794C"/>
    <w:rsid w:val="009F1A26"/>
    <w:rsid w:val="00A10328"/>
    <w:rsid w:val="00A1256E"/>
    <w:rsid w:val="00A1462E"/>
    <w:rsid w:val="00A20D6B"/>
    <w:rsid w:val="00A43B86"/>
    <w:rsid w:val="00A4423F"/>
    <w:rsid w:val="00A66ACB"/>
    <w:rsid w:val="00A72388"/>
    <w:rsid w:val="00A749A9"/>
    <w:rsid w:val="00A7551E"/>
    <w:rsid w:val="00A76C12"/>
    <w:rsid w:val="00A850D5"/>
    <w:rsid w:val="00A85D39"/>
    <w:rsid w:val="00A85FDE"/>
    <w:rsid w:val="00A86F77"/>
    <w:rsid w:val="00A94C09"/>
    <w:rsid w:val="00A95F8A"/>
    <w:rsid w:val="00A96E39"/>
    <w:rsid w:val="00A97FAF"/>
    <w:rsid w:val="00AA162D"/>
    <w:rsid w:val="00AA4B93"/>
    <w:rsid w:val="00AB18A1"/>
    <w:rsid w:val="00AC08AA"/>
    <w:rsid w:val="00AD1396"/>
    <w:rsid w:val="00AD4350"/>
    <w:rsid w:val="00AE3162"/>
    <w:rsid w:val="00AF62E8"/>
    <w:rsid w:val="00AF6423"/>
    <w:rsid w:val="00B05FE3"/>
    <w:rsid w:val="00B15EC1"/>
    <w:rsid w:val="00B21497"/>
    <w:rsid w:val="00B37657"/>
    <w:rsid w:val="00B4706C"/>
    <w:rsid w:val="00B47C65"/>
    <w:rsid w:val="00B50DD7"/>
    <w:rsid w:val="00B526F3"/>
    <w:rsid w:val="00B558F2"/>
    <w:rsid w:val="00B56117"/>
    <w:rsid w:val="00B57DF3"/>
    <w:rsid w:val="00B638CA"/>
    <w:rsid w:val="00B656DE"/>
    <w:rsid w:val="00B66F2A"/>
    <w:rsid w:val="00B71C93"/>
    <w:rsid w:val="00B909CA"/>
    <w:rsid w:val="00BA222C"/>
    <w:rsid w:val="00BA4ED1"/>
    <w:rsid w:val="00BB0C4D"/>
    <w:rsid w:val="00BB29C9"/>
    <w:rsid w:val="00BB2D68"/>
    <w:rsid w:val="00BC170D"/>
    <w:rsid w:val="00BD4A8E"/>
    <w:rsid w:val="00BD6E9A"/>
    <w:rsid w:val="00BE1880"/>
    <w:rsid w:val="00BE5345"/>
    <w:rsid w:val="00BE7EE4"/>
    <w:rsid w:val="00BF0BBF"/>
    <w:rsid w:val="00BF2A37"/>
    <w:rsid w:val="00BF30E3"/>
    <w:rsid w:val="00C04EFA"/>
    <w:rsid w:val="00C23CA1"/>
    <w:rsid w:val="00C26011"/>
    <w:rsid w:val="00C273CB"/>
    <w:rsid w:val="00C347B1"/>
    <w:rsid w:val="00C35AB4"/>
    <w:rsid w:val="00C44BCA"/>
    <w:rsid w:val="00C4591C"/>
    <w:rsid w:val="00C54C73"/>
    <w:rsid w:val="00C64D1F"/>
    <w:rsid w:val="00C77923"/>
    <w:rsid w:val="00C8514F"/>
    <w:rsid w:val="00CB36D9"/>
    <w:rsid w:val="00CB378F"/>
    <w:rsid w:val="00CB3CE5"/>
    <w:rsid w:val="00CC0435"/>
    <w:rsid w:val="00CD31BA"/>
    <w:rsid w:val="00CE2F7D"/>
    <w:rsid w:val="00CE5100"/>
    <w:rsid w:val="00CE757B"/>
    <w:rsid w:val="00CF7115"/>
    <w:rsid w:val="00D02220"/>
    <w:rsid w:val="00D05049"/>
    <w:rsid w:val="00D064D3"/>
    <w:rsid w:val="00D119A9"/>
    <w:rsid w:val="00D16ECD"/>
    <w:rsid w:val="00D20DFA"/>
    <w:rsid w:val="00D21597"/>
    <w:rsid w:val="00D41091"/>
    <w:rsid w:val="00D4412F"/>
    <w:rsid w:val="00D47511"/>
    <w:rsid w:val="00D51909"/>
    <w:rsid w:val="00D519CA"/>
    <w:rsid w:val="00D52F8B"/>
    <w:rsid w:val="00D55633"/>
    <w:rsid w:val="00D71087"/>
    <w:rsid w:val="00D71B23"/>
    <w:rsid w:val="00D73B62"/>
    <w:rsid w:val="00D7775A"/>
    <w:rsid w:val="00D8517D"/>
    <w:rsid w:val="00D85DB9"/>
    <w:rsid w:val="00D95D58"/>
    <w:rsid w:val="00DA0074"/>
    <w:rsid w:val="00DA4F50"/>
    <w:rsid w:val="00DA5DDB"/>
    <w:rsid w:val="00DB2B27"/>
    <w:rsid w:val="00DB4750"/>
    <w:rsid w:val="00DB4899"/>
    <w:rsid w:val="00DB6414"/>
    <w:rsid w:val="00DC0A0E"/>
    <w:rsid w:val="00DC178F"/>
    <w:rsid w:val="00DC50D4"/>
    <w:rsid w:val="00DD28C5"/>
    <w:rsid w:val="00DD63C8"/>
    <w:rsid w:val="00DE3B40"/>
    <w:rsid w:val="00DE4218"/>
    <w:rsid w:val="00DE6FEC"/>
    <w:rsid w:val="00DF0FA4"/>
    <w:rsid w:val="00E00B84"/>
    <w:rsid w:val="00E047BC"/>
    <w:rsid w:val="00E06114"/>
    <w:rsid w:val="00E064C7"/>
    <w:rsid w:val="00E13B1D"/>
    <w:rsid w:val="00E1668F"/>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16C8"/>
    <w:rsid w:val="00E619AA"/>
    <w:rsid w:val="00E61DA3"/>
    <w:rsid w:val="00E6205D"/>
    <w:rsid w:val="00E63F62"/>
    <w:rsid w:val="00E64F40"/>
    <w:rsid w:val="00E74AB0"/>
    <w:rsid w:val="00E80755"/>
    <w:rsid w:val="00E87592"/>
    <w:rsid w:val="00EA4FF3"/>
    <w:rsid w:val="00EA66F2"/>
    <w:rsid w:val="00EA7D7F"/>
    <w:rsid w:val="00EB0DD8"/>
    <w:rsid w:val="00EB50F3"/>
    <w:rsid w:val="00EB54DB"/>
    <w:rsid w:val="00EC387A"/>
    <w:rsid w:val="00EC6B99"/>
    <w:rsid w:val="00EC7747"/>
    <w:rsid w:val="00EE6E41"/>
    <w:rsid w:val="00EF0138"/>
    <w:rsid w:val="00EF1778"/>
    <w:rsid w:val="00EF42D9"/>
    <w:rsid w:val="00F04B6D"/>
    <w:rsid w:val="00F13DDA"/>
    <w:rsid w:val="00F14847"/>
    <w:rsid w:val="00F15636"/>
    <w:rsid w:val="00F222FA"/>
    <w:rsid w:val="00F27178"/>
    <w:rsid w:val="00F31DB9"/>
    <w:rsid w:val="00F41C4B"/>
    <w:rsid w:val="00F422C5"/>
    <w:rsid w:val="00F425E3"/>
    <w:rsid w:val="00F42BE9"/>
    <w:rsid w:val="00F46A5E"/>
    <w:rsid w:val="00F542EE"/>
    <w:rsid w:val="00F60640"/>
    <w:rsid w:val="00F61700"/>
    <w:rsid w:val="00F6741B"/>
    <w:rsid w:val="00F7694B"/>
    <w:rsid w:val="00F82083"/>
    <w:rsid w:val="00F838F2"/>
    <w:rsid w:val="00F90F42"/>
    <w:rsid w:val="00F967E9"/>
    <w:rsid w:val="00F96900"/>
    <w:rsid w:val="00FA4124"/>
    <w:rsid w:val="00FB0515"/>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AR14</b:Tag>
    <b:SourceType>JournalArticle</b:SourceType>
    <b:Guid>{F6F0B28C-254E-408A-AD3B-47EDA7432A8D}</b:Guid>
    <b:Author>
      <b:Author>
        <b:NameList>
          <b:Person>
            <b:Last>SARI</b:Last>
            <b:First>CINDY</b:First>
            <b:Middle>PUSPITA</b:Middle>
          </b:Person>
        </b:NameList>
      </b:Author>
    </b:Author>
    <b:Title>ANALISIS DEFORESTASI HUTAN DI PROVINSI JAMBI MENGGUNAKAN METODE PENGINDERAAN JAUH</b:Title>
    <b:Year>2014</b:Year>
    <b:Pages>2</b:Pages>
    <b:RefOrder>2</b:RefOrder>
  </b:Source>
  <b:Source>
    <b:Tag>Din17</b:Tag>
    <b:SourceType>InternetSite</b:SourceType>
    <b:Guid>{F5A12CAD-0489-4F3B-A8E7-0D1B8FA1F329}</b:Guid>
    <b:Author>
      <b:Author>
        <b:NameList>
          <b:Person>
            <b:Last>Bengkulu</b:Last>
            <b:First>Dinas</b:First>
            <b:Middle>Lingkungan Hidup dan Kehutanan Provinsi</b:Middle>
          </b:Person>
        </b:NameList>
      </b:Author>
    </b:Author>
    <b:Title>dlhk.bengkuluprov</b:Title>
    <b:Year>2017</b:Year>
    <b:YearAccessed>2018</b:YearAccessed>
    <b:MonthAccessed>10</b:MonthAccessed>
    <b:DayAccessed>13</b:DayAccessed>
    <b:URL>https://dlhk.bengkuluprov.go.id/data-kawasan-hutan/</b:URL>
    <b:RefOrder>3</b:RefOrder>
  </b:Source>
  <b:Source>
    <b:Tag>Böt14</b:Tag>
    <b:SourceType>Book</b:SourceType>
    <b:Guid>{D6D20D83-25D5-406A-BC88-327043AF56B4}</b:Guid>
    <b:Author>
      <b:Author>
        <b:NameList>
          <b:Person>
            <b:Last>al</b:Last>
            <b:First>Böttcher</b:First>
            <b:Middle>et</b:Middle>
          </b:Person>
        </b:NameList>
      </b:Author>
    </b:Author>
    <b:Title>DINAMIKA TUTUPAN LAHAN: Pengaruh Faktor Sosial Ekonomi</b:Title>
    <b:Year>2014</b:Year>
    <b:City>Jl. Cempaka 9, Deresan, Caturtunggal, Depok, Sleman, Daerah Istimewa Yogyakarta 55281, INDONESIA</b:City>
    <b:Publisher>PENERBIT PT KANISIUS (Anggota IKAPI)</b:Publisher>
    <b:RefOrder>4</b:RefOrder>
  </b:Source>
  <b:Source>
    <b:Tag>ptk</b:Tag>
    <b:SourceType>InternetSite</b:SourceType>
    <b:Guid>{0DC207D7-AA31-463B-ADB8-A215ABF1BB5D}</b:Guid>
    <b:Author>
      <b:Author>
        <b:NameList>
          <b:Person>
            <b:Last>ptkpt.net</b:Last>
          </b:Person>
        </b:NameList>
      </b:Author>
    </b:Author>
    <b:Title>ptkpt.net</b:Title>
    <b:Year>2017</b:Year>
    <b:YearAccessed>2018</b:YearAccessed>
    <b:MonthAccessed>Desember</b:MonthAccessed>
    <b:DayAccessed>24</b:DayAccessed>
    <b:URL>http://tanjung-raman-desa-kelurahan.ptkpt.net/_a.php?_a=desa-kecamatan-kota&amp;tanda=kota&amp;prov=Bengkulu&amp;provkot=Kab.+Bengkulu%20Tengah&amp;desa=Tanjung%20Raman&amp;kec1=Taba%20Penanjung</b:URL>
    <b:RefOrder>5</b:RefOrder>
  </b:Source>
  <b:Source>
    <b:Tag>Lil08</b:Tag>
    <b:SourceType>JournalArticle</b:SourceType>
    <b:Guid>{E27E7E89-F50A-4BEC-8B9A-6234AD6C87B3}</b:Guid>
    <b:Author>
      <b:Author>
        <b:NameList>
          <b:Person>
            <b:Last>Somantri</b:Last>
            <b:First>S.PD.</b:First>
            <b:Middle>M.Si</b:Middle>
          </b:Person>
        </b:NameList>
      </b:Author>
    </b:Author>
    <b:Title>PEMANFAATAN TEKNIK PENGINDERAAN JAUH UNTUK MENGIDENTIFIKASIKAN KERENTANAN DAN RESIKO BANJIR</b:Title>
    <b:Year>2008</b:Year>
    <b:JournalName>Jurnal Gea</b:JournalName>
    <b:Pages>1</b:Pages>
    <b:Volume>VIII</b:Volume>
    <b:Issue>02</b:Issue>
    <b:RefOrder>6</b:RefOrder>
  </b:Source>
  <b:Source>
    <b:Tag>Kok15</b:Tag>
    <b:SourceType>JournalArticle</b:SourceType>
    <b:Guid>{AE27689D-13F5-4F53-94EA-4701E885CD5A}</b:Guid>
    <b:Author>
      <b:Author>
        <b:NameList>
          <b:Person>
            <b:Last>Wibowo</b:Last>
            <b:First>dkk</b:First>
          </b:Person>
        </b:NameList>
      </b:Author>
    </b:Author>
    <b:Title>SISTEM INFORMASI GEOGRAFIS (SIG) MENENTUKAN LOKASI PERTAMBANGAN BATU BARA DI PROVINSI BENGKULU  BERBASIS WEBSITE</b:Title>
    <b:JournalName>Jurnal Media Infotama</b:JournalName>
    <b:Year>2015</b:Year>
    <b:Pages>1</b:Pages>
    <b:Volume>11</b:Volume>
    <b:Issue>1</b:Issue>
    <b:RefOrder>7</b:RefOrder>
  </b:Source>
  <b:Source>
    <b:Tag>RAH14</b:Tag>
    <b:SourceType>ArticleInAPeriodical</b:SourceType>
    <b:Guid>{019C0DC8-1A4F-48EC-A5D5-E6B6871B9B89}</b:Guid>
    <b:Author>
      <b:Author>
        <b:NameList>
          <b:Person>
            <b:Last>Rahmawaty</b:Last>
            <b:First>S.</b:First>
            <b:Middle>Hut., MSi.</b:Middle>
          </b:Person>
        </b:NameList>
      </b:Author>
    </b:Author>
    <b:Title>HUTAN: FUNGSI DAN PERANANNYA BAGI MASYARAKAT</b:Title>
    <b:PeriodicalTitle>HUTAN: FUNGSI DAN PERANANNYA BAGI MASYARAKAT</b:PeriodicalTitle>
    <b:Year>2014</b:Year>
    <b:Pages>2</b:Pages>
    <b:RefOrder>8</b:RefOrder>
  </b:Source>
  <b:Source>
    <b:Tag>Irm15</b:Tag>
    <b:SourceType>ArticleInAPeriodical</b:SourceType>
    <b:Guid>{6BCA5C17-BCBA-428F-8064-8F3BB4282D8D}</b:Guid>
    <b:Author>
      <b:Author>
        <b:NameList>
          <b:Person>
            <b:Last>Nahib</b:Last>
            <b:First>dkk</b:First>
          </b:Person>
        </b:NameList>
      </b:Author>
    </b:Author>
    <b:Title>PEMODELAN SPASIAL DEFORESTASI  DI KABUPATEN TASIKMALAYA, PROVINSI JAWA BARAT</b:Title>
    <b:PeriodicalTitle>Pemodelan Spasial Deforestasi di kabupaten Tasikmalaya</b:PeriodicalTitle>
    <b:Year>2015</b:Year>
    <b:Month>NOvember</b:Month>
    <b:Day>25</b:Day>
    <b:Pages>2</b:Pages>
    <b:RefOrder>9</b:RefOrder>
  </b:Source>
  <b:Source>
    <b:Tag>Gok101</b:Tag>
    <b:SourceType>JournalArticle</b:SourceType>
    <b:Guid>{D7E0BC18-780D-47F0-B37E-F9B3ED763CE2}</b:Guid>
    <b:Title>Kajian pemanfaatan sateli masa depan : sistem penginderaan jauh satelit LDCM (Landsat-8)</b:Title>
    <b:Year>2010</b:Year>
    <b:Author>
      <b:Author>
        <b:NameList>
          <b:Person>
            <b:Last>Sitanggang</b:Last>
            <b:First>Gokmaria</b:First>
          </b:Person>
        </b:NameList>
      </b:Author>
    </b:Author>
    <b:JournalName> Berita Dirgantara </b:JournalName>
    <b:Pages>47-58</b:Pages>
    <b:Volume>11</b:Volume>
    <b:Issue>2</b:Issue>
    <b:RefOrder>10</b:RefOrder>
  </b:Source>
  <b:Source>
    <b:Tag>kev13</b:Tag>
    <b:SourceType>InternetSite</b:SourceType>
    <b:Guid>{0DB21B88-D81B-42C1-B525-575A5D351C78}</b:Guid>
    <b:Author>
      <b:Author>
        <b:NameList>
          <b:Person>
            <b:Last>butler</b:Last>
          </b:Person>
        </b:NameList>
      </b:Author>
    </b:Author>
    <b:Title>www.academia.edu</b:Title>
    <b:Year>2013</b:Year>
    <b:YearAccessed>2018</b:YearAccessed>
    <b:MonthAccessed>Oktober</b:MonthAccessed>
    <b:DayAccessed>16</b:DayAccessed>
    <b:URL>https://www.academia.edu/16898069/Fungsi_Band_Landsat_8</b:URL>
    <b:RefOrder>11</b:RefOrder>
  </b:Source>
  <b:Source>
    <b:Tag>Nur13</b:Tag>
    <b:SourceType>JournalArticle</b:SourceType>
    <b:Guid>{44CF646F-95D9-4225-9D24-183487A86070}</b:Guid>
    <b:Title>PEMETAAN TOTAL SUSPENDED SOLID (TSS) MENGGUNAKAN </b:Title>
    <b:Year>2013</b:Year>
    <b:Author>
      <b:Author>
        <b:NameList>
          <b:Person>
            <b:Last>Nurandani</b:Last>
            <b:First>dkk</b:First>
          </b:Person>
        </b:NameList>
      </b:Author>
    </b:Author>
    <b:JournalName>Jurnal Geodesi Undip</b:JournalName>
    <b:Pages>Oktober</b:Pages>
    <b:Volume>2</b:Volume>
    <b:RefOrder>12</b:RefOrder>
  </b:Source>
  <b:Source>
    <b:Tag>Ris16</b:Tag>
    <b:SourceType>JournalArticle</b:SourceType>
    <b:Guid>{DFB6CA89-9FC6-47E3-B22C-E1FA3CFE013E}</b:Guid>
    <b:Author>
      <b:Author>
        <b:NameList>
          <b:Person>
            <b:Last>Ristiyono</b:Last>
          </b:Person>
        </b:NameList>
      </b:Author>
    </b:Author>
    <b:Title>Kajian klasifikasi berbasis obyek untuk pemetaan bangunan yang berisiko gempa bumi di bantui, daerah istimewah yogyakarta</b:Title>
    <b:JournalName>Majalah Geografi indonesia</b:JournalName>
    <b:Year>2016</b:Year>
    <b:Pages>68-75</b:Pages>
    <b:Volume>30</b:Volume>
    <b:Issue>1</b:Issue>
    <b:RefOrder>13</b:RefOrder>
  </b:Source>
  <b:Source>
    <b:Tag>CIN14</b:Tag>
    <b:SourceType>JournalArticle</b:SourceType>
    <b:Guid>{2175D6CB-04AF-4C36-B056-5DB141DEFE16}</b:Guid>
    <b:Title>ANALISIS DEFORESTASI HUTAN DI PROVINSI JAMBI MENGGUNAKAN METODE PENGINDERAAN JAUH </b:Title>
    <b:Year> 2014 </b:Year>
    <b:Author>
      <b:Author>
        <b:NameList>
          <b:Person>
            <b:Last>SARI</b:Last>
            <b:First>CINDY</b:First>
            <b:Middle>PUSPITA</b:Middle>
          </b:Person>
        </b:NameList>
      </b:Author>
    </b:Author>
    <b:Pages>2</b:Pages>
    <b:RefOrder>14</b:RefOrder>
  </b:Source>
  <b:Source>
    <b:Tag>Wik16</b:Tag>
    <b:SourceType>InternetSite</b:SourceType>
    <b:Guid>{68023AA6-D483-499F-928D-2F7E04F0696A}</b:Guid>
    <b:Author>
      <b:Author>
        <b:NameList>
          <b:Person>
            <b:Last>Wikipedia</b:Last>
          </b:Person>
        </b:NameList>
      </b:Author>
    </b:Author>
    <b:Title>Wikipedia</b:Title>
    <b:Year>2016</b:Year>
    <b:YearAccessed>2016</b:YearAccessed>
    <b:MonthAccessed>Juli</b:MonthAccessed>
    <b:DayAccessed>31</b:DayAccessed>
    <b:URL>https://ms.wikipedia.org/wiki/Rindu_Hati,_Taba_Penanjung</b:URL>
    <b:RefOrder>15</b:RefOrder>
  </b:Source>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s>
</file>

<file path=customXml/itemProps1.xml><?xml version="1.0" encoding="utf-8"?>
<ds:datastoreItem xmlns:ds="http://schemas.openxmlformats.org/officeDocument/2006/customXml" ds:itemID="{8E9F71BC-7A17-4494-8227-86574BAA2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98</TotalTime>
  <Pages>15</Pages>
  <Words>3057</Words>
  <Characters>17429</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190</cp:revision>
  <cp:lastPrinted>2021-01-26T14:38:00Z</cp:lastPrinted>
  <dcterms:created xsi:type="dcterms:W3CDTF">2021-01-21T10:01:00Z</dcterms:created>
  <dcterms:modified xsi:type="dcterms:W3CDTF">2021-12-21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